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3983"/>
        <w:gridCol w:w="5079"/>
      </w:tblGrid>
      <w:tr w:rsidR="00326FD2" w:rsidRPr="00326FD2" w:rsidTr="00945454">
        <w:tc>
          <w:tcPr>
            <w:tcW w:w="4957" w:type="dxa"/>
          </w:tcPr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b/>
                <w:bCs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b/>
                <w:bCs/>
                <w:noProof/>
                <w:sz w:val="20"/>
              </w:rPr>
              <w:t>Study</w:t>
            </w:r>
          </w:p>
        </w:tc>
        <w:tc>
          <w:tcPr>
            <w:tcW w:w="6237" w:type="dxa"/>
          </w:tcPr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b/>
                <w:bCs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b/>
                <w:bCs/>
                <w:noProof/>
                <w:sz w:val="20"/>
              </w:rPr>
              <w:t>Reason for exclusion</w:t>
            </w:r>
          </w:p>
        </w:tc>
      </w:tr>
      <w:tr w:rsidR="00326FD2" w:rsidRPr="00326FD2" w:rsidTr="00945454">
        <w:tc>
          <w:tcPr>
            <w:tcW w:w="4957" w:type="dxa"/>
          </w:tcPr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bCs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bCs/>
                <w:noProof/>
                <w:sz w:val="20"/>
              </w:rPr>
              <w:t>Studies on peri-implant mucositis</w:t>
            </w:r>
          </w:p>
        </w:tc>
        <w:tc>
          <w:tcPr>
            <w:tcW w:w="6237" w:type="dxa"/>
          </w:tcPr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b/>
                <w:bCs/>
                <w:noProof/>
                <w:sz w:val="20"/>
              </w:rPr>
            </w:pPr>
          </w:p>
        </w:tc>
      </w:tr>
      <w:tr w:rsidR="00326FD2" w:rsidRPr="00326FD2" w:rsidTr="00945454">
        <w:tc>
          <w:tcPr>
            <w:tcW w:w="4957" w:type="dxa"/>
          </w:tcPr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noProof/>
                <w:sz w:val="20"/>
              </w:rPr>
              <w:t>Schenk et al. 1997</w:t>
            </w:r>
          </w:p>
        </w:tc>
        <w:tc>
          <w:tcPr>
            <w:tcW w:w="6237" w:type="dxa"/>
          </w:tcPr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noProof/>
                <w:sz w:val="20"/>
              </w:rPr>
              <w:t>&lt; 5 patients per treatment group</w:t>
            </w:r>
          </w:p>
        </w:tc>
      </w:tr>
      <w:tr w:rsidR="00326FD2" w:rsidRPr="00326FD2" w:rsidTr="00945454">
        <w:tc>
          <w:tcPr>
            <w:tcW w:w="4957" w:type="dxa"/>
          </w:tcPr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noProof/>
                <w:sz w:val="20"/>
              </w:rPr>
              <w:t>Alzoman et al. 2020</w:t>
            </w:r>
          </w:p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noProof/>
                <w:sz w:val="20"/>
              </w:rPr>
              <w:t>Hallström et al. 2015</w:t>
            </w:r>
          </w:p>
        </w:tc>
        <w:tc>
          <w:tcPr>
            <w:tcW w:w="6237" w:type="dxa"/>
          </w:tcPr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noProof/>
                <w:sz w:val="20"/>
              </w:rPr>
              <w:t>Results presented only graphically</w:t>
            </w:r>
          </w:p>
        </w:tc>
      </w:tr>
      <w:tr w:rsidR="00326FD2" w:rsidRPr="00326FD2" w:rsidTr="00945454">
        <w:tc>
          <w:tcPr>
            <w:tcW w:w="4957" w:type="dxa"/>
          </w:tcPr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noProof/>
                <w:sz w:val="20"/>
              </w:rPr>
              <w:t>Kashefimehr et al. 2017</w:t>
            </w:r>
          </w:p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noProof/>
                <w:sz w:val="20"/>
              </w:rPr>
              <w:t>Tenore et al. 2020</w:t>
            </w:r>
          </w:p>
        </w:tc>
        <w:tc>
          <w:tcPr>
            <w:tcW w:w="6237" w:type="dxa"/>
          </w:tcPr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noProof/>
                <w:sz w:val="20"/>
              </w:rPr>
              <w:t>Pooled cases of peri-implant mucositis and peri-implantitis</w:t>
            </w:r>
          </w:p>
        </w:tc>
      </w:tr>
      <w:tr w:rsidR="00326FD2" w:rsidRPr="00326FD2" w:rsidTr="00945454">
        <w:tc>
          <w:tcPr>
            <w:tcW w:w="4957" w:type="dxa"/>
          </w:tcPr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noProof/>
                <w:sz w:val="20"/>
              </w:rPr>
              <w:t>Strooker et al. 1998</w:t>
            </w:r>
          </w:p>
          <w:p w:rsidR="00326FD2" w:rsidRPr="00326FD2" w:rsidRDefault="00DB0517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DB0517">
              <w:rPr>
                <w:rFonts w:ascii="Times New Roman" w:eastAsia="Calibri" w:hAnsi="Times New Roman" w:cs="Times New Roman"/>
                <w:noProof/>
                <w:sz w:val="20"/>
              </w:rPr>
              <w:t xml:space="preserve">Alqahtani </w:t>
            </w:r>
            <w:r w:rsidR="00326FD2" w:rsidRPr="00326FD2">
              <w:rPr>
                <w:rFonts w:ascii="Times New Roman" w:eastAsia="Calibri" w:hAnsi="Times New Roman" w:cs="Times New Roman"/>
                <w:noProof/>
                <w:sz w:val="20"/>
              </w:rPr>
              <w:t>et al. 2016</w:t>
            </w:r>
          </w:p>
        </w:tc>
        <w:tc>
          <w:tcPr>
            <w:tcW w:w="6237" w:type="dxa"/>
          </w:tcPr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noProof/>
                <w:sz w:val="20"/>
              </w:rPr>
              <w:t>Case definition of peri-implant mucositis not reported</w:t>
            </w:r>
          </w:p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noProof/>
                <w:sz w:val="20"/>
              </w:rPr>
              <w:t>Case definition of peri-implant disease not reported</w:t>
            </w:r>
          </w:p>
        </w:tc>
      </w:tr>
      <w:tr w:rsidR="00326FD2" w:rsidRPr="00326FD2" w:rsidTr="00945454">
        <w:tc>
          <w:tcPr>
            <w:tcW w:w="4957" w:type="dxa"/>
          </w:tcPr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noProof/>
                <w:sz w:val="20"/>
              </w:rPr>
              <w:t>De Siena et al. 2014</w:t>
            </w:r>
          </w:p>
        </w:tc>
        <w:tc>
          <w:tcPr>
            <w:tcW w:w="6237" w:type="dxa"/>
          </w:tcPr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noProof/>
                <w:sz w:val="20"/>
              </w:rPr>
              <w:t>Home care plaque control protocol</w:t>
            </w:r>
          </w:p>
        </w:tc>
      </w:tr>
      <w:tr w:rsidR="00326FD2" w:rsidRPr="00326FD2" w:rsidTr="00945454">
        <w:tc>
          <w:tcPr>
            <w:tcW w:w="4957" w:type="dxa"/>
          </w:tcPr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noProof/>
                <w:sz w:val="20"/>
              </w:rPr>
              <w:t>Flichy-Fernandez et al. 2015</w:t>
            </w:r>
          </w:p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noProof/>
                <w:sz w:val="20"/>
              </w:rPr>
              <w:t>De Tapia et al. 2019</w:t>
            </w:r>
          </w:p>
        </w:tc>
        <w:tc>
          <w:tcPr>
            <w:tcW w:w="6237" w:type="dxa"/>
          </w:tcPr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noProof/>
                <w:sz w:val="20"/>
              </w:rPr>
              <w:t>Compared outher factors than different treatment protocols</w:t>
            </w:r>
          </w:p>
        </w:tc>
      </w:tr>
      <w:tr w:rsidR="00D54D0D" w:rsidRPr="00326FD2" w:rsidTr="00945454">
        <w:tc>
          <w:tcPr>
            <w:tcW w:w="4957" w:type="dxa"/>
          </w:tcPr>
          <w:p w:rsidR="00D54D0D" w:rsidRPr="00326FD2" w:rsidRDefault="00D54D0D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D54D0D">
              <w:rPr>
                <w:rFonts w:ascii="Times New Roman" w:eastAsia="Calibri" w:hAnsi="Times New Roman" w:cs="Times New Roman"/>
                <w:noProof/>
                <w:sz w:val="20"/>
              </w:rPr>
              <w:t>José González-Serrano</w:t>
            </w:r>
            <w:r>
              <w:rPr>
                <w:rFonts w:ascii="Times New Roman" w:eastAsia="Calibri" w:hAnsi="Times New Roman" w:cs="Times New Roman"/>
                <w:noProof/>
                <w:sz w:val="20"/>
              </w:rPr>
              <w:t xml:space="preserve"> et al. 2021</w:t>
            </w:r>
          </w:p>
        </w:tc>
        <w:tc>
          <w:tcPr>
            <w:tcW w:w="6237" w:type="dxa"/>
          </w:tcPr>
          <w:p w:rsidR="00D54D0D" w:rsidRPr="00326FD2" w:rsidRDefault="00D54D0D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>
              <w:rPr>
                <w:rFonts w:ascii="Times New Roman" w:eastAsia="Calibri" w:hAnsi="Times New Roman" w:cs="Times New Roman"/>
                <w:noProof/>
                <w:sz w:val="20"/>
              </w:rPr>
              <w:t>Follow-up period &lt; 3</w:t>
            </w:r>
            <w:r w:rsidRPr="00D54D0D">
              <w:rPr>
                <w:rFonts w:ascii="Times New Roman" w:eastAsia="Calibri" w:hAnsi="Times New Roman" w:cs="Times New Roman"/>
                <w:noProof/>
                <w:sz w:val="20"/>
              </w:rPr>
              <w:t xml:space="preserve"> months</w:t>
            </w:r>
          </w:p>
        </w:tc>
      </w:tr>
      <w:tr w:rsidR="00326FD2" w:rsidRPr="00326FD2" w:rsidTr="00945454">
        <w:tc>
          <w:tcPr>
            <w:tcW w:w="11194" w:type="dxa"/>
            <w:gridSpan w:val="2"/>
          </w:tcPr>
          <w:p w:rsidR="00326FD2" w:rsidRPr="00D54D0D" w:rsidRDefault="00326FD2" w:rsidP="00326FD2">
            <w:pPr>
              <w:rPr>
                <w:rFonts w:ascii="Times New Roman" w:eastAsia="Calibri" w:hAnsi="Times New Roman" w:cs="Times New Roman"/>
                <w:b/>
                <w:noProof/>
                <w:sz w:val="20"/>
              </w:rPr>
            </w:pPr>
            <w:r w:rsidRPr="00D54D0D">
              <w:rPr>
                <w:rFonts w:ascii="Times New Roman" w:eastAsia="Calibri" w:hAnsi="Times New Roman" w:cs="Times New Roman"/>
                <w:b/>
                <w:bCs/>
                <w:noProof/>
                <w:sz w:val="20"/>
              </w:rPr>
              <w:t>Studies on peri-implantitis</w:t>
            </w:r>
          </w:p>
        </w:tc>
      </w:tr>
      <w:tr w:rsidR="00326FD2" w:rsidRPr="00326FD2" w:rsidTr="00945454">
        <w:trPr>
          <w:trHeight w:val="1721"/>
        </w:trPr>
        <w:tc>
          <w:tcPr>
            <w:tcW w:w="4957" w:type="dxa"/>
          </w:tcPr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noProof/>
                <w:sz w:val="20"/>
              </w:rPr>
              <w:t>Hentenaar et al. 2017</w:t>
            </w:r>
          </w:p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noProof/>
                <w:sz w:val="20"/>
              </w:rPr>
              <w:t>Karring et al. 2004</w:t>
            </w:r>
          </w:p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noProof/>
                <w:sz w:val="20"/>
              </w:rPr>
              <w:t>Rakasevic et al. 2016</w:t>
            </w:r>
          </w:p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noProof/>
                <w:sz w:val="20"/>
              </w:rPr>
              <w:t>Levin et al. 2015</w:t>
            </w:r>
          </w:p>
          <w:p w:rsidR="00326FD2" w:rsidRPr="00520457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bookmarkStart w:id="0" w:name="_GoBack"/>
            <w:bookmarkEnd w:id="0"/>
            <w:r w:rsidRPr="00520457">
              <w:rPr>
                <w:rFonts w:ascii="Times New Roman" w:eastAsia="Calibri" w:hAnsi="Times New Roman" w:cs="Times New Roman"/>
                <w:noProof/>
                <w:sz w:val="20"/>
              </w:rPr>
              <w:t>Roos-Jansaker et al. 2015</w:t>
            </w:r>
          </w:p>
          <w:p w:rsidR="00326FD2" w:rsidRPr="00520457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520457">
              <w:rPr>
                <w:rFonts w:ascii="Times New Roman" w:eastAsia="Calibri" w:hAnsi="Times New Roman" w:cs="Times New Roman"/>
                <w:noProof/>
                <w:sz w:val="20"/>
              </w:rPr>
              <w:t>Büchter et al. 2004</w:t>
            </w:r>
          </w:p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520457">
              <w:rPr>
                <w:rFonts w:ascii="Times New Roman" w:eastAsia="Calibri" w:hAnsi="Times New Roman" w:cs="Times New Roman"/>
                <w:noProof/>
                <w:sz w:val="20"/>
              </w:rPr>
              <w:t>De Waal et al. 2021</w:t>
            </w:r>
          </w:p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DB0517">
              <w:rPr>
                <w:rFonts w:ascii="Times New Roman" w:eastAsia="Calibri" w:hAnsi="Times New Roman" w:cs="Times New Roman"/>
                <w:noProof/>
                <w:sz w:val="20"/>
              </w:rPr>
              <w:t xml:space="preserve">Hentenaar </w:t>
            </w:r>
            <w:r w:rsidRPr="00326FD2">
              <w:rPr>
                <w:rFonts w:ascii="Times New Roman" w:eastAsia="Calibri" w:hAnsi="Times New Roman" w:cs="Times New Roman"/>
                <w:noProof/>
                <w:sz w:val="20"/>
              </w:rPr>
              <w:t>et al. 2021</w:t>
            </w:r>
          </w:p>
        </w:tc>
        <w:tc>
          <w:tcPr>
            <w:tcW w:w="6237" w:type="dxa"/>
          </w:tcPr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noProof/>
                <w:sz w:val="20"/>
              </w:rPr>
              <w:t>Follow-up period &lt; 6 months (reporting on peri-implantitis treatment)</w:t>
            </w:r>
          </w:p>
        </w:tc>
      </w:tr>
      <w:tr w:rsidR="00326FD2" w:rsidRPr="00326FD2" w:rsidTr="00945454">
        <w:tc>
          <w:tcPr>
            <w:tcW w:w="4957" w:type="dxa"/>
          </w:tcPr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noProof/>
                <w:sz w:val="20"/>
              </w:rPr>
              <w:t>Arab et al. 2016</w:t>
            </w:r>
          </w:p>
        </w:tc>
        <w:tc>
          <w:tcPr>
            <w:tcW w:w="6237" w:type="dxa"/>
          </w:tcPr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noProof/>
                <w:sz w:val="20"/>
              </w:rPr>
              <w:t>&lt; 5 patients per treatment group</w:t>
            </w:r>
          </w:p>
        </w:tc>
      </w:tr>
      <w:tr w:rsidR="00326FD2" w:rsidRPr="00326FD2" w:rsidTr="00945454">
        <w:tc>
          <w:tcPr>
            <w:tcW w:w="4957" w:type="dxa"/>
          </w:tcPr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noProof/>
                <w:sz w:val="20"/>
              </w:rPr>
              <w:t>Roccuzzo et al. 2011, 2017, 2020</w:t>
            </w:r>
          </w:p>
        </w:tc>
        <w:tc>
          <w:tcPr>
            <w:tcW w:w="6237" w:type="dxa"/>
          </w:tcPr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noProof/>
                <w:sz w:val="20"/>
              </w:rPr>
              <w:t>Compared outher factors than different treatment protocols</w:t>
            </w:r>
          </w:p>
        </w:tc>
      </w:tr>
      <w:tr w:rsidR="00326FD2" w:rsidRPr="00326FD2" w:rsidTr="00945454">
        <w:tc>
          <w:tcPr>
            <w:tcW w:w="4957" w:type="dxa"/>
          </w:tcPr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noProof/>
                <w:sz w:val="20"/>
              </w:rPr>
              <w:t>Alqahtani et al. 2020</w:t>
            </w:r>
          </w:p>
        </w:tc>
        <w:tc>
          <w:tcPr>
            <w:tcW w:w="6237" w:type="dxa"/>
          </w:tcPr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noProof/>
                <w:sz w:val="20"/>
              </w:rPr>
              <w:t>Results presented only graphically</w:t>
            </w:r>
          </w:p>
        </w:tc>
      </w:tr>
      <w:tr w:rsidR="00326FD2" w:rsidRPr="00326FD2" w:rsidTr="00945454">
        <w:tc>
          <w:tcPr>
            <w:tcW w:w="4957" w:type="dxa"/>
          </w:tcPr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noProof/>
                <w:sz w:val="20"/>
              </w:rPr>
              <w:t>Mettraux et al. 2015</w:t>
            </w:r>
          </w:p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noProof/>
                <w:sz w:val="20"/>
              </w:rPr>
              <w:t>Nart et al. 2020</w:t>
            </w:r>
          </w:p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noProof/>
                <w:sz w:val="20"/>
              </w:rPr>
              <w:t>Stein et al. 2017</w:t>
            </w:r>
          </w:p>
        </w:tc>
        <w:tc>
          <w:tcPr>
            <w:tcW w:w="6237" w:type="dxa"/>
          </w:tcPr>
          <w:p w:rsidR="00326FD2" w:rsidRPr="00326FD2" w:rsidRDefault="00326FD2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 w:rsidRPr="00326FD2">
              <w:rPr>
                <w:rFonts w:ascii="Times New Roman" w:eastAsia="Calibri" w:hAnsi="Times New Roman" w:cs="Times New Roman"/>
                <w:noProof/>
                <w:sz w:val="20"/>
              </w:rPr>
              <w:t>Lack of a control/comparative treatment group</w:t>
            </w:r>
          </w:p>
        </w:tc>
      </w:tr>
      <w:tr w:rsidR="00D01811" w:rsidRPr="00326FD2" w:rsidTr="00945454">
        <w:tc>
          <w:tcPr>
            <w:tcW w:w="4957" w:type="dxa"/>
          </w:tcPr>
          <w:p w:rsidR="00D01811" w:rsidRPr="00326FD2" w:rsidRDefault="00D01811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>
              <w:rPr>
                <w:rFonts w:ascii="Times New Roman" w:eastAsia="Calibri" w:hAnsi="Times New Roman" w:cs="Times New Roman"/>
                <w:noProof/>
                <w:sz w:val="20"/>
              </w:rPr>
              <w:t>Schlee et al. 2019</w:t>
            </w:r>
          </w:p>
        </w:tc>
        <w:tc>
          <w:tcPr>
            <w:tcW w:w="6237" w:type="dxa"/>
          </w:tcPr>
          <w:p w:rsidR="00D01811" w:rsidRPr="00326FD2" w:rsidRDefault="00D01811" w:rsidP="00326FD2">
            <w:pPr>
              <w:rPr>
                <w:rFonts w:ascii="Times New Roman" w:eastAsia="Calibri" w:hAnsi="Times New Roman" w:cs="Times New Roman"/>
                <w:noProof/>
                <w:sz w:val="20"/>
              </w:rPr>
            </w:pPr>
            <w:r>
              <w:rPr>
                <w:rFonts w:ascii="Times New Roman" w:eastAsia="Calibri" w:hAnsi="Times New Roman" w:cs="Times New Roman"/>
                <w:noProof/>
                <w:sz w:val="20"/>
              </w:rPr>
              <w:t>Did not report on clinical treatment outcomes</w:t>
            </w:r>
          </w:p>
        </w:tc>
      </w:tr>
    </w:tbl>
    <w:p w:rsidR="003B5130" w:rsidRDefault="00520457"/>
    <w:p w:rsidR="00326FD2" w:rsidRDefault="00DB0517">
      <w:r>
        <w:fldChar w:fldCharType="begin">
          <w:fldData xml:space="preserve">ZiBjbGluaWNhbCBtZWRpY2luZTwvYWx0LXRpdGxlPjwvdGl0bGVzPjxwZXJpb2RpY2FsPjxmdWxs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</w:fldData>
        </w:fldChar>
      </w:r>
      <w:r w:rsidR="00D01811">
        <w:instrText xml:space="preserve"> ADDIN EN.CITE </w:instrText>
      </w:r>
      <w:r w:rsidR="00D01811">
        <w:fldChar w:fldCharType="begin">
          <w:fldData xml:space="preserve">PEVuZE5vdGU+PENpdGU+PEF1dGhvcj5BYmR1bGphYmJhcjwvQXV0aG9yPjxZZWFyPjIwMTc8L1ll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==
</w:fldData>
        </w:fldChar>
      </w:r>
      <w:r w:rsidR="00D01811">
        <w:instrText xml:space="preserve"> ADDIN EN.CITE.DATA </w:instrText>
      </w:r>
      <w:r w:rsidR="00D01811">
        <w:fldChar w:fldCharType="end"/>
      </w:r>
      <w:r w:rsidR="00D01811">
        <w:fldChar w:fldCharType="begin">
          <w:fldData xml:space="preserve">RXZhbHVhdGlvbiwgRmFjdWx0eSBvZiBNZWRpY2luZSwgVW5pdmVyc2l0eSBvZiBUb3JvbnRvLCBU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==
</w:fldData>
        </w:fldChar>
      </w:r>
      <w:r w:rsidR="00D01811">
        <w:instrText xml:space="preserve"> ADDIN EN.CITE.DATA </w:instrText>
      </w:r>
      <w:r w:rsidR="00D01811">
        <w:fldChar w:fldCharType="end"/>
      </w:r>
      <w:r w:rsidR="00D01811">
        <w:fldChar w:fldCharType="begin">
          <w:fldData xml:space="preserve">ZiBjbGluaWNhbCBtZWRpY2luZTwvYWx0LXRpdGxlPjwvdGl0bGVzPjxwZXJpb2RpY2FsPjxmdWxs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</w:fldData>
        </w:fldChar>
      </w:r>
      <w:r w:rsidR="00D01811">
        <w:instrText xml:space="preserve"> ADDIN EN.CITE.DATA </w:instrText>
      </w:r>
      <w:r w:rsidR="00D01811">
        <w:fldChar w:fldCharType="end"/>
      </w:r>
      <w:r>
        <w:fldChar w:fldCharType="separate"/>
      </w:r>
      <w:r w:rsidR="00D01811">
        <w:rPr>
          <w:noProof/>
        </w:rPr>
        <w:t>[1-28]</w:t>
      </w:r>
      <w:r>
        <w:fldChar w:fldCharType="end"/>
      </w:r>
    </w:p>
    <w:p w:rsidR="00DB0517" w:rsidRDefault="00DB0517"/>
    <w:p w:rsidR="00DB0517" w:rsidRDefault="00DB0517"/>
    <w:p w:rsidR="00D01811" w:rsidRPr="00D01811" w:rsidRDefault="00DB0517" w:rsidP="00D01811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01811" w:rsidRPr="00D01811">
        <w:t>1.</w:t>
      </w:r>
      <w:r w:rsidR="00D01811" w:rsidRPr="00D01811">
        <w:tab/>
        <w:t xml:space="preserve">Abduljabbar, T., </w:t>
      </w:r>
      <w:r w:rsidR="00D01811" w:rsidRPr="00D01811">
        <w:rPr>
          <w:i/>
        </w:rPr>
        <w:t>Effect of mechanical debridement with and without adjunct antimicrobial photodynamic therapy in the treatment of peri-implant diseases in prediabetic patients.</w:t>
      </w:r>
      <w:r w:rsidR="00D01811" w:rsidRPr="00D01811">
        <w:t xml:space="preserve"> Photodiagnosis Photodyn Ther, 2017. </w:t>
      </w:r>
      <w:r w:rsidR="00D01811" w:rsidRPr="00D01811">
        <w:rPr>
          <w:b/>
        </w:rPr>
        <w:t>17</w:t>
      </w:r>
      <w:r w:rsidR="00D01811" w:rsidRPr="00D01811">
        <w:t>: p. 9-12.</w:t>
      </w:r>
    </w:p>
    <w:p w:rsidR="00D01811" w:rsidRPr="00D01811" w:rsidRDefault="00D01811" w:rsidP="00D01811">
      <w:pPr>
        <w:pStyle w:val="EndNoteBibliography"/>
        <w:spacing w:after="0"/>
        <w:ind w:left="720" w:hanging="720"/>
      </w:pPr>
      <w:r w:rsidRPr="00D01811">
        <w:t>2.</w:t>
      </w:r>
      <w:r w:rsidRPr="00D01811">
        <w:tab/>
        <w:t xml:space="preserve">Alqahtani, F., et al., </w:t>
      </w:r>
      <w:r w:rsidRPr="00D01811">
        <w:rPr>
          <w:i/>
        </w:rPr>
        <w:t>Efficacy of mechanical debridement with and without adjunct antimicrobial photodynamic therapy in the treatment of peri-implantitis among moderate cigarette-smokers and waterpipe-users.</w:t>
      </w:r>
      <w:r w:rsidRPr="00D01811">
        <w:t xml:space="preserve"> Photodiagnosis Photodyn Ther, 2019. </w:t>
      </w:r>
      <w:r w:rsidRPr="00D01811">
        <w:rPr>
          <w:b/>
        </w:rPr>
        <w:t>28</w:t>
      </w:r>
      <w:r w:rsidRPr="00D01811">
        <w:t>: p. 153-158.</w:t>
      </w:r>
    </w:p>
    <w:p w:rsidR="00D01811" w:rsidRPr="00D01811" w:rsidRDefault="00D01811" w:rsidP="00D01811">
      <w:pPr>
        <w:pStyle w:val="EndNoteBibliography"/>
        <w:spacing w:after="0"/>
        <w:ind w:left="720" w:hanging="720"/>
      </w:pPr>
      <w:r w:rsidRPr="00D01811">
        <w:t>3.</w:t>
      </w:r>
      <w:r w:rsidRPr="00D01811">
        <w:tab/>
        <w:t xml:space="preserve">Alqahtani, F., et al., </w:t>
      </w:r>
      <w:r w:rsidRPr="00D01811">
        <w:rPr>
          <w:i/>
        </w:rPr>
        <w:t>Efficacy of Nonsurgical Mechanical Debridement With and Without Adjunct Low-Level Laser Therapy in the Treatment of Peri-Implantitis: A Randomized Controlled Trial.</w:t>
      </w:r>
      <w:r w:rsidRPr="00D01811">
        <w:t xml:space="preserve"> J Oral Implantol, 2020. </w:t>
      </w:r>
      <w:r w:rsidRPr="00D01811">
        <w:rPr>
          <w:b/>
        </w:rPr>
        <w:t>46</w:t>
      </w:r>
      <w:r w:rsidRPr="00D01811">
        <w:t>(5): p. 526-531.</w:t>
      </w:r>
    </w:p>
    <w:p w:rsidR="00D01811" w:rsidRPr="00D01811" w:rsidRDefault="00D01811" w:rsidP="00D01811">
      <w:pPr>
        <w:pStyle w:val="EndNoteBibliography"/>
        <w:spacing w:after="0"/>
        <w:ind w:left="720" w:hanging="720"/>
      </w:pPr>
      <w:r w:rsidRPr="00D01811">
        <w:t>4.</w:t>
      </w:r>
      <w:r w:rsidRPr="00D01811">
        <w:tab/>
        <w:t xml:space="preserve">Alzoman, H., et al., </w:t>
      </w:r>
      <w:r w:rsidRPr="00D01811">
        <w:rPr>
          <w:i/>
        </w:rPr>
        <w:t>Comparison of an Herbal- and a 0.12% Chlorhexidine-based Oral Rinse as Adjuncts to Nonsurgical Mechanical Debridement in the Management of Peri-implant Mucositis: A Randomised Controlled Trial.</w:t>
      </w:r>
      <w:r w:rsidRPr="00D01811">
        <w:t xml:space="preserve"> Oral Health Prev Dent, 2020. </w:t>
      </w:r>
      <w:r w:rsidRPr="00D01811">
        <w:rPr>
          <w:b/>
        </w:rPr>
        <w:t>18</w:t>
      </w:r>
      <w:r w:rsidRPr="00D01811">
        <w:t>(1): p. 645-651.</w:t>
      </w:r>
    </w:p>
    <w:p w:rsidR="00D01811" w:rsidRPr="00D01811" w:rsidRDefault="00D01811" w:rsidP="00D01811">
      <w:pPr>
        <w:pStyle w:val="EndNoteBibliography"/>
        <w:spacing w:after="0"/>
        <w:ind w:left="720" w:hanging="720"/>
      </w:pPr>
      <w:r w:rsidRPr="00D01811">
        <w:t>5.</w:t>
      </w:r>
      <w:r w:rsidRPr="00D01811">
        <w:tab/>
        <w:t xml:space="preserve">Arab, H., et al., </w:t>
      </w:r>
      <w:r w:rsidRPr="00D01811">
        <w:rPr>
          <w:i/>
        </w:rPr>
        <w:t>Comparison of Two Regenerative Surgical Treatments for Peri-Implantitis Defect using Natix Alone or in Combination with Bio-Oss and Collagen Membrane.</w:t>
      </w:r>
      <w:r w:rsidRPr="00D01811">
        <w:t xml:space="preserve"> J Long Term Eff Med Implants, 2016. </w:t>
      </w:r>
      <w:r w:rsidRPr="00D01811">
        <w:rPr>
          <w:b/>
        </w:rPr>
        <w:t>26</w:t>
      </w:r>
      <w:r w:rsidRPr="00D01811">
        <w:t>(3): p. 199-204.</w:t>
      </w:r>
    </w:p>
    <w:p w:rsidR="00D01811" w:rsidRPr="00D01811" w:rsidRDefault="00D01811" w:rsidP="00D01811">
      <w:pPr>
        <w:pStyle w:val="EndNoteBibliography"/>
        <w:spacing w:after="0"/>
        <w:ind w:left="720" w:hanging="720"/>
      </w:pPr>
      <w:r w:rsidRPr="00D01811">
        <w:t>6.</w:t>
      </w:r>
      <w:r w:rsidRPr="00D01811">
        <w:tab/>
        <w:t xml:space="preserve">Büchter, A., et al., </w:t>
      </w:r>
      <w:r w:rsidRPr="00D01811">
        <w:rPr>
          <w:i/>
        </w:rPr>
        <w:t>Sustained release of doxycycline for the treatment of peri-implantitis: randomised controlled trial.</w:t>
      </w:r>
      <w:r w:rsidRPr="00D01811">
        <w:t xml:space="preserve"> Br J Oral Maxillofac Surg, 2004. </w:t>
      </w:r>
      <w:r w:rsidRPr="00D01811">
        <w:rPr>
          <w:b/>
        </w:rPr>
        <w:t>42</w:t>
      </w:r>
      <w:r w:rsidRPr="00D01811">
        <w:t>(5): p. 439-44.</w:t>
      </w:r>
    </w:p>
    <w:p w:rsidR="00D01811" w:rsidRPr="00D01811" w:rsidRDefault="00D01811" w:rsidP="00D01811">
      <w:pPr>
        <w:pStyle w:val="EndNoteBibliography"/>
        <w:spacing w:after="0"/>
        <w:ind w:left="720" w:hanging="720"/>
      </w:pPr>
      <w:r w:rsidRPr="00D01811">
        <w:t>7.</w:t>
      </w:r>
      <w:r w:rsidRPr="00D01811">
        <w:tab/>
        <w:t xml:space="preserve">De Siena, F., et al., </w:t>
      </w:r>
      <w:r w:rsidRPr="00D01811">
        <w:rPr>
          <w:i/>
        </w:rPr>
        <w:t>Adjunctive glycine powder air-polishing for the treatment of peri-implant mucositis: an observational clinical trial.</w:t>
      </w:r>
      <w:r w:rsidRPr="00D01811">
        <w:t xml:space="preserve"> Int J Dent Hyg, 2015. </w:t>
      </w:r>
      <w:r w:rsidRPr="00D01811">
        <w:rPr>
          <w:b/>
        </w:rPr>
        <w:t>13</w:t>
      </w:r>
      <w:r w:rsidRPr="00D01811">
        <w:t>(3): p. 170-6.</w:t>
      </w:r>
    </w:p>
    <w:p w:rsidR="00D01811" w:rsidRPr="00D01811" w:rsidRDefault="00D01811" w:rsidP="00D01811">
      <w:pPr>
        <w:pStyle w:val="EndNoteBibliography"/>
        <w:spacing w:after="0"/>
        <w:ind w:left="720" w:hanging="720"/>
      </w:pPr>
      <w:r w:rsidRPr="00D01811">
        <w:t>8.</w:t>
      </w:r>
      <w:r w:rsidRPr="00D01811">
        <w:tab/>
        <w:t xml:space="preserve">de Tapia, B., et al., </w:t>
      </w:r>
      <w:r w:rsidRPr="00D01811">
        <w:rPr>
          <w:i/>
        </w:rPr>
        <w:t>Adjunctive effect of modifying the implant-supported prosthesis in the treatment of peri-implant mucositis.</w:t>
      </w:r>
      <w:r w:rsidRPr="00D01811">
        <w:t xml:space="preserve"> J Clin Periodontol, 2019. </w:t>
      </w:r>
      <w:r w:rsidRPr="00D01811">
        <w:rPr>
          <w:b/>
        </w:rPr>
        <w:t>46</w:t>
      </w:r>
      <w:r w:rsidRPr="00D01811">
        <w:t>(10): p. 1050-1060.</w:t>
      </w:r>
    </w:p>
    <w:p w:rsidR="00D01811" w:rsidRPr="00D01811" w:rsidRDefault="00D01811" w:rsidP="00D01811">
      <w:pPr>
        <w:pStyle w:val="EndNoteBibliography"/>
        <w:spacing w:after="0"/>
        <w:ind w:left="720" w:hanging="720"/>
      </w:pPr>
      <w:r w:rsidRPr="00D01811">
        <w:lastRenderedPageBreak/>
        <w:t>9.</w:t>
      </w:r>
      <w:r w:rsidRPr="00D01811">
        <w:tab/>
        <w:t xml:space="preserve">Flichy-Fernández, A.J., et al., </w:t>
      </w:r>
      <w:r w:rsidRPr="00D01811">
        <w:rPr>
          <w:i/>
        </w:rPr>
        <w:t>The effect of orally administered probiotic Lactobacillus reuteri-containing tablets in peri-implant mucositis: a double-blind randomized controlled trial.</w:t>
      </w:r>
      <w:r w:rsidRPr="00D01811">
        <w:t xml:space="preserve"> J Periodontal Res, 2015. </w:t>
      </w:r>
      <w:r w:rsidRPr="00D01811">
        <w:rPr>
          <w:b/>
        </w:rPr>
        <w:t>50</w:t>
      </w:r>
      <w:r w:rsidRPr="00D01811">
        <w:t>(6): p. 775-85.</w:t>
      </w:r>
    </w:p>
    <w:p w:rsidR="00D01811" w:rsidRPr="00D01811" w:rsidRDefault="00D01811" w:rsidP="00D01811">
      <w:pPr>
        <w:pStyle w:val="EndNoteBibliography"/>
        <w:spacing w:after="0"/>
        <w:ind w:left="720" w:hanging="720"/>
      </w:pPr>
      <w:r w:rsidRPr="00D01811">
        <w:t>10.</w:t>
      </w:r>
      <w:r w:rsidRPr="00D01811">
        <w:tab/>
        <w:t xml:space="preserve">Hallström, H., S. Lindgren, and S. Twetman, </w:t>
      </w:r>
      <w:r w:rsidRPr="00D01811">
        <w:rPr>
          <w:i/>
        </w:rPr>
        <w:t>Effect of a chlorhexidine-containing brush-on gel on peri-implant mucositis.</w:t>
      </w:r>
      <w:r w:rsidRPr="00D01811">
        <w:t xml:space="preserve"> Int J Dent Hyg, 2017. </w:t>
      </w:r>
      <w:r w:rsidRPr="00D01811">
        <w:rPr>
          <w:b/>
        </w:rPr>
        <w:t>15</w:t>
      </w:r>
      <w:r w:rsidRPr="00D01811">
        <w:t>(2): p. 149-153.</w:t>
      </w:r>
    </w:p>
    <w:p w:rsidR="00D01811" w:rsidRPr="00D01811" w:rsidRDefault="00D01811" w:rsidP="00D01811">
      <w:pPr>
        <w:pStyle w:val="EndNoteBibliography"/>
        <w:spacing w:after="0"/>
        <w:ind w:left="720" w:hanging="720"/>
      </w:pPr>
      <w:r w:rsidRPr="00D01811">
        <w:t>11.</w:t>
      </w:r>
      <w:r w:rsidRPr="00D01811">
        <w:tab/>
        <w:t xml:space="preserve">Hentenaar, D.F.M., et al., </w:t>
      </w:r>
      <w:r w:rsidRPr="00D01811">
        <w:rPr>
          <w:i/>
        </w:rPr>
        <w:t>Erythritol air-polishing in the non-surgical treatment of peri-implantitis; a randomized controlled trial.</w:t>
      </w:r>
      <w:r w:rsidRPr="00D01811">
        <w:t xml:space="preserve"> Clin Oral Implants Res, 2021.</w:t>
      </w:r>
    </w:p>
    <w:p w:rsidR="00D01811" w:rsidRPr="00D01811" w:rsidRDefault="00D01811" w:rsidP="00D01811">
      <w:pPr>
        <w:pStyle w:val="EndNoteBibliography"/>
        <w:spacing w:after="0"/>
        <w:ind w:left="720" w:hanging="720"/>
      </w:pPr>
      <w:r w:rsidRPr="00D01811">
        <w:t>12.</w:t>
      </w:r>
      <w:r w:rsidRPr="00D01811">
        <w:tab/>
        <w:t xml:space="preserve">Hentenaar, D.F.M., et al., </w:t>
      </w:r>
      <w:r w:rsidRPr="00D01811">
        <w:rPr>
          <w:i/>
        </w:rPr>
        <w:t>Implant decontamination with phosphoric acid during surgical peri-implantitis treatment: a RCT.</w:t>
      </w:r>
      <w:r w:rsidRPr="00D01811">
        <w:t xml:space="preserve"> Int J Implant Dent, 2017. </w:t>
      </w:r>
      <w:r w:rsidRPr="00D01811">
        <w:rPr>
          <w:b/>
        </w:rPr>
        <w:t>3</w:t>
      </w:r>
      <w:r w:rsidRPr="00D01811">
        <w:t>(1): p. 33.</w:t>
      </w:r>
    </w:p>
    <w:p w:rsidR="00D01811" w:rsidRPr="00D01811" w:rsidRDefault="00D01811" w:rsidP="00D01811">
      <w:pPr>
        <w:pStyle w:val="EndNoteBibliography"/>
        <w:spacing w:after="0"/>
        <w:ind w:left="720" w:hanging="720"/>
      </w:pPr>
      <w:r w:rsidRPr="00D01811">
        <w:t>13.</w:t>
      </w:r>
      <w:r w:rsidRPr="00D01811">
        <w:tab/>
        <w:t xml:space="preserve">Karring, E.S., et al., </w:t>
      </w:r>
      <w:r w:rsidRPr="00D01811">
        <w:rPr>
          <w:i/>
        </w:rPr>
        <w:t>Treatment of peri-implantitis by the Vector system.</w:t>
      </w:r>
      <w:r w:rsidRPr="00D01811">
        <w:t xml:space="preserve"> Clin Oral Implants Res, 2005. </w:t>
      </w:r>
      <w:r w:rsidRPr="00D01811">
        <w:rPr>
          <w:b/>
        </w:rPr>
        <w:t>16</w:t>
      </w:r>
      <w:r w:rsidRPr="00D01811">
        <w:t>(3): p. 288-93.</w:t>
      </w:r>
    </w:p>
    <w:p w:rsidR="00D01811" w:rsidRPr="00D01811" w:rsidRDefault="00D01811" w:rsidP="00D01811">
      <w:pPr>
        <w:pStyle w:val="EndNoteBibliography"/>
        <w:spacing w:after="0"/>
        <w:ind w:left="720" w:hanging="720"/>
      </w:pPr>
      <w:r w:rsidRPr="00D01811">
        <w:t>14.</w:t>
      </w:r>
      <w:r w:rsidRPr="00D01811">
        <w:tab/>
        <w:t xml:space="preserve">Kashefimehr, A., et al., </w:t>
      </w:r>
      <w:r w:rsidRPr="00D01811">
        <w:rPr>
          <w:i/>
        </w:rPr>
        <w:t>Effects of enamel matrix derivative on non-surgical management of peri-implant mucositis: a double-blind randomized clinical trial.</w:t>
      </w:r>
      <w:r w:rsidRPr="00D01811">
        <w:t xml:space="preserve"> Clin Oral Investig, 2017. </w:t>
      </w:r>
      <w:r w:rsidRPr="00D01811">
        <w:rPr>
          <w:b/>
        </w:rPr>
        <w:t>21</w:t>
      </w:r>
      <w:r w:rsidRPr="00D01811">
        <w:t>(7): p. 2379-2388.</w:t>
      </w:r>
    </w:p>
    <w:p w:rsidR="00D01811" w:rsidRPr="00D01811" w:rsidRDefault="00D01811" w:rsidP="00D01811">
      <w:pPr>
        <w:pStyle w:val="EndNoteBibliography"/>
        <w:spacing w:after="0"/>
        <w:ind w:left="720" w:hanging="720"/>
      </w:pPr>
      <w:r w:rsidRPr="00D01811">
        <w:t>15.</w:t>
      </w:r>
      <w:r w:rsidRPr="00D01811">
        <w:tab/>
        <w:t xml:space="preserve">Levin, L., et al., </w:t>
      </w:r>
      <w:r w:rsidRPr="00D01811">
        <w:rPr>
          <w:i/>
        </w:rPr>
        <w:t>Water jet with adjunct chlorhexidine gel for nonsurgical treatment of peri-implantitis.</w:t>
      </w:r>
      <w:r w:rsidRPr="00D01811">
        <w:t xml:space="preserve"> Quintessence Int, 2015. </w:t>
      </w:r>
      <w:r w:rsidRPr="00D01811">
        <w:rPr>
          <w:b/>
        </w:rPr>
        <w:t>46</w:t>
      </w:r>
      <w:r w:rsidRPr="00D01811">
        <w:t>(2): p. 133-7.</w:t>
      </w:r>
    </w:p>
    <w:p w:rsidR="00D01811" w:rsidRPr="00D01811" w:rsidRDefault="00D01811" w:rsidP="00D01811">
      <w:pPr>
        <w:pStyle w:val="EndNoteBibliography"/>
        <w:spacing w:after="0"/>
        <w:ind w:left="720" w:hanging="720"/>
      </w:pPr>
      <w:r w:rsidRPr="00D01811">
        <w:t>16.</w:t>
      </w:r>
      <w:r w:rsidRPr="00D01811">
        <w:tab/>
        <w:t xml:space="preserve">Mettraux, G.R., et al., </w:t>
      </w:r>
      <w:r w:rsidRPr="00D01811">
        <w:rPr>
          <w:i/>
        </w:rPr>
        <w:t>Two-year clinical outcomes following non-surgical mechanical therapy of peri-implantitis with adjunctive diode laser application.</w:t>
      </w:r>
      <w:r w:rsidRPr="00D01811">
        <w:t xml:space="preserve"> Clin Oral Implants Res, 2016. </w:t>
      </w:r>
      <w:r w:rsidRPr="00D01811">
        <w:rPr>
          <w:b/>
        </w:rPr>
        <w:t>27</w:t>
      </w:r>
      <w:r w:rsidRPr="00D01811">
        <w:t>(7): p. 845-9.</w:t>
      </w:r>
    </w:p>
    <w:p w:rsidR="00D01811" w:rsidRPr="00D01811" w:rsidRDefault="00D01811" w:rsidP="00D01811">
      <w:pPr>
        <w:pStyle w:val="EndNoteBibliography"/>
        <w:spacing w:after="0"/>
        <w:ind w:left="720" w:hanging="720"/>
      </w:pPr>
      <w:r w:rsidRPr="00D01811">
        <w:t>17.</w:t>
      </w:r>
      <w:r w:rsidRPr="00D01811">
        <w:tab/>
        <w:t xml:space="preserve">Nart, J., et al., </w:t>
      </w:r>
      <w:r w:rsidRPr="00D01811">
        <w:rPr>
          <w:i/>
        </w:rPr>
        <w:t>Non-surgical therapeutic outcomes of peri-implantitis: 12-month results.</w:t>
      </w:r>
      <w:r w:rsidRPr="00D01811">
        <w:t xml:space="preserve"> Clin Oral Investig, 2020. </w:t>
      </w:r>
      <w:r w:rsidRPr="00D01811">
        <w:rPr>
          <w:b/>
        </w:rPr>
        <w:t>24</w:t>
      </w:r>
      <w:r w:rsidRPr="00D01811">
        <w:t>(2): p. 675-682.</w:t>
      </w:r>
    </w:p>
    <w:p w:rsidR="00D01811" w:rsidRPr="00D01811" w:rsidRDefault="00D01811" w:rsidP="00D01811">
      <w:pPr>
        <w:pStyle w:val="EndNoteBibliography"/>
        <w:spacing w:after="0"/>
        <w:ind w:left="720" w:hanging="720"/>
      </w:pPr>
      <w:r w:rsidRPr="00D01811">
        <w:t>18.</w:t>
      </w:r>
      <w:r w:rsidRPr="00D01811">
        <w:tab/>
        <w:t xml:space="preserve">Rakašević, D., et al., </w:t>
      </w:r>
      <w:r w:rsidRPr="00D01811">
        <w:rPr>
          <w:i/>
        </w:rPr>
        <w:t>Efficiency of photodynamic therapy in the treatment of peri-implantitis – A three-month randomized controlled clinical trial.</w:t>
      </w:r>
      <w:r w:rsidRPr="00D01811">
        <w:t xml:space="preserve"> Srp Arh Celok Lek, 2016. </w:t>
      </w:r>
      <w:r w:rsidRPr="00D01811">
        <w:rPr>
          <w:b/>
        </w:rPr>
        <w:t>144</w:t>
      </w:r>
      <w:r w:rsidRPr="00D01811">
        <w:t>(9-10): p. 478-84.</w:t>
      </w:r>
    </w:p>
    <w:p w:rsidR="00D01811" w:rsidRPr="00D01811" w:rsidRDefault="00D01811" w:rsidP="00D01811">
      <w:pPr>
        <w:pStyle w:val="EndNoteBibliography"/>
        <w:spacing w:after="0"/>
        <w:ind w:left="720" w:hanging="720"/>
      </w:pPr>
      <w:r w:rsidRPr="00D01811">
        <w:t>19.</w:t>
      </w:r>
      <w:r w:rsidRPr="00D01811">
        <w:tab/>
        <w:t xml:space="preserve">Roccuzzo, M., et al., </w:t>
      </w:r>
      <w:r w:rsidRPr="00D01811">
        <w:rPr>
          <w:i/>
        </w:rPr>
        <w:t>Surgical therapy of peri-implantitis lesions by means of a bovine-derived xenograft: comparative results of a prospective study on two different implant surfaces.</w:t>
      </w:r>
      <w:r w:rsidRPr="00D01811">
        <w:t xml:space="preserve"> J Clin Periodontol, 2011. </w:t>
      </w:r>
      <w:r w:rsidRPr="00D01811">
        <w:rPr>
          <w:b/>
        </w:rPr>
        <w:t>38</w:t>
      </w:r>
      <w:r w:rsidRPr="00D01811">
        <w:t>(8): p. 738-45.</w:t>
      </w:r>
    </w:p>
    <w:p w:rsidR="00D01811" w:rsidRPr="00D01811" w:rsidRDefault="00D01811" w:rsidP="00D01811">
      <w:pPr>
        <w:pStyle w:val="EndNoteBibliography"/>
        <w:spacing w:after="0"/>
        <w:ind w:left="720" w:hanging="720"/>
      </w:pPr>
      <w:r w:rsidRPr="00D01811">
        <w:t>20.</w:t>
      </w:r>
      <w:r w:rsidRPr="00D01811">
        <w:tab/>
        <w:t xml:space="preserve">Roccuzzo, M., et al., </w:t>
      </w:r>
      <w:r w:rsidRPr="00D01811">
        <w:rPr>
          <w:i/>
        </w:rPr>
        <w:t>Implant survival after surgical treatment of peri-implantitis lesions by means of deproteinized bovine bone mineral with 10% collagen: 10-year results from a prospective study.</w:t>
      </w:r>
      <w:r w:rsidRPr="00D01811">
        <w:t xml:space="preserve"> Clin Oral Implants Res, 2020. </w:t>
      </w:r>
      <w:r w:rsidRPr="00D01811">
        <w:rPr>
          <w:b/>
        </w:rPr>
        <w:t>31</w:t>
      </w:r>
      <w:r w:rsidRPr="00D01811">
        <w:t>(8): p. 768-776.</w:t>
      </w:r>
    </w:p>
    <w:p w:rsidR="00D01811" w:rsidRPr="00D01811" w:rsidRDefault="00D01811" w:rsidP="00D01811">
      <w:pPr>
        <w:pStyle w:val="EndNoteBibliography"/>
        <w:spacing w:after="0"/>
        <w:ind w:left="720" w:hanging="720"/>
      </w:pPr>
      <w:r w:rsidRPr="00D01811">
        <w:t>21.</w:t>
      </w:r>
      <w:r w:rsidRPr="00D01811">
        <w:tab/>
        <w:t xml:space="preserve">Roccuzzo, M., et al., </w:t>
      </w:r>
      <w:r w:rsidRPr="00D01811">
        <w:rPr>
          <w:i/>
        </w:rPr>
        <w:t>Surgical treatment of peri-implantitis intrabony lesions by means of deproteinized bovine bone mineral with 10% collagen: 7-year-results.</w:t>
      </w:r>
      <w:r w:rsidRPr="00D01811">
        <w:t xml:space="preserve"> Clin Oral Implants Res, 2017. </w:t>
      </w:r>
      <w:r w:rsidRPr="00D01811">
        <w:rPr>
          <w:b/>
        </w:rPr>
        <w:t>28</w:t>
      </w:r>
      <w:r w:rsidRPr="00D01811">
        <w:t>(12): p. 1577-1583.</w:t>
      </w:r>
    </w:p>
    <w:p w:rsidR="00D01811" w:rsidRPr="00D01811" w:rsidRDefault="00D01811" w:rsidP="00D01811">
      <w:pPr>
        <w:pStyle w:val="EndNoteBibliography"/>
        <w:spacing w:after="0"/>
        <w:ind w:left="720" w:hanging="720"/>
      </w:pPr>
      <w:r w:rsidRPr="00D01811">
        <w:t>22.</w:t>
      </w:r>
      <w:r w:rsidRPr="00D01811">
        <w:tab/>
        <w:t xml:space="preserve">Roos-Jansåker, A.M., U.S. Almhöjd, and H. Jansson, </w:t>
      </w:r>
      <w:r w:rsidRPr="00D01811">
        <w:rPr>
          <w:i/>
        </w:rPr>
        <w:t>Treatment of peri-implantitis: clinical outcome of chloramine as an adjunctive to non-surgical therapy, a randomized clinical trial.</w:t>
      </w:r>
      <w:r w:rsidRPr="00D01811">
        <w:t xml:space="preserve"> Clin Oral Implants Res, 2017. </w:t>
      </w:r>
      <w:r w:rsidRPr="00D01811">
        <w:rPr>
          <w:b/>
        </w:rPr>
        <w:t>28</w:t>
      </w:r>
      <w:r w:rsidRPr="00D01811">
        <w:t>(1): p. 43-48.</w:t>
      </w:r>
    </w:p>
    <w:p w:rsidR="00D01811" w:rsidRPr="00D01811" w:rsidRDefault="00D01811" w:rsidP="00D01811">
      <w:pPr>
        <w:pStyle w:val="EndNoteBibliography"/>
        <w:spacing w:after="0"/>
        <w:ind w:left="720" w:hanging="720"/>
      </w:pPr>
      <w:r w:rsidRPr="00D01811">
        <w:t>23.</w:t>
      </w:r>
      <w:r w:rsidRPr="00D01811">
        <w:tab/>
        <w:t xml:space="preserve">Stein, J.M., C. Hammächer, and S.S. Michael, </w:t>
      </w:r>
      <w:r w:rsidRPr="00D01811">
        <w:rPr>
          <w:i/>
        </w:rPr>
        <w:t>Combination of ultrasonic decontamination, soft tissue curettage, and submucosal air polishing with povidone-iodine application for non-surgical therapy of peri-implantitis: 12 Month clinical outcomes.</w:t>
      </w:r>
      <w:r w:rsidRPr="00D01811">
        <w:t xml:space="preserve"> J Periodontol, 2017.</w:t>
      </w:r>
    </w:p>
    <w:p w:rsidR="00D01811" w:rsidRPr="00D01811" w:rsidRDefault="00D01811" w:rsidP="00D01811">
      <w:pPr>
        <w:pStyle w:val="EndNoteBibliography"/>
        <w:spacing w:after="0"/>
        <w:ind w:left="720" w:hanging="720"/>
      </w:pPr>
      <w:r w:rsidRPr="00D01811">
        <w:t>24.</w:t>
      </w:r>
      <w:r w:rsidRPr="00D01811">
        <w:tab/>
        <w:t xml:space="preserve">Strooker, H., S. Rohn, and A.J. Van Winkelhoff, </w:t>
      </w:r>
      <w:r w:rsidRPr="00D01811">
        <w:rPr>
          <w:i/>
        </w:rPr>
        <w:t>Clinical and microbiologic effects of chemical versus mechanical cleansing in professional supportive implant therapy.</w:t>
      </w:r>
      <w:r w:rsidRPr="00D01811">
        <w:t xml:space="preserve"> Int J Oral Maxillofac Implants, 1998. </w:t>
      </w:r>
      <w:r w:rsidRPr="00D01811">
        <w:rPr>
          <w:b/>
        </w:rPr>
        <w:t>13</w:t>
      </w:r>
      <w:r w:rsidRPr="00D01811">
        <w:t>(6): p. 845-50.</w:t>
      </w:r>
    </w:p>
    <w:p w:rsidR="00D01811" w:rsidRPr="00D01811" w:rsidRDefault="00D01811" w:rsidP="00D01811">
      <w:pPr>
        <w:pStyle w:val="EndNoteBibliography"/>
        <w:spacing w:after="0"/>
        <w:ind w:left="720" w:hanging="720"/>
      </w:pPr>
      <w:r w:rsidRPr="00D01811">
        <w:t>25.</w:t>
      </w:r>
      <w:r w:rsidRPr="00D01811">
        <w:tab/>
        <w:t xml:space="preserve">Tenore, G., et al., </w:t>
      </w:r>
      <w:r w:rsidRPr="00D01811">
        <w:rPr>
          <w:i/>
        </w:rPr>
        <w:t>Evaluation of adjunctive efficacy of diode laser in the treatment of peri-implant mucositis: a randomized clinical trial.</w:t>
      </w:r>
      <w:r w:rsidRPr="00D01811">
        <w:t xml:space="preserve"> Lasers Med Sci, 2020. </w:t>
      </w:r>
      <w:r w:rsidRPr="00D01811">
        <w:rPr>
          <w:b/>
        </w:rPr>
        <w:t>35</w:t>
      </w:r>
      <w:r w:rsidRPr="00D01811">
        <w:t>(6): p. 1411-1417.</w:t>
      </w:r>
    </w:p>
    <w:p w:rsidR="00D01811" w:rsidRPr="00D01811" w:rsidRDefault="00D01811" w:rsidP="00D01811">
      <w:pPr>
        <w:pStyle w:val="EndNoteBibliography"/>
        <w:spacing w:after="0"/>
        <w:ind w:left="720" w:hanging="720"/>
      </w:pPr>
      <w:r w:rsidRPr="00D01811">
        <w:t>26.</w:t>
      </w:r>
      <w:r w:rsidRPr="00D01811">
        <w:tab/>
        <w:t xml:space="preserve">Schenk, G., et al., </w:t>
      </w:r>
      <w:r w:rsidRPr="00D01811">
        <w:rPr>
          <w:i/>
        </w:rPr>
        <w:t>Controlled local delivery of tetracycline HCl in the treatment of periimplant mucosal hyperplasia and mucositis. A controlled case series.</w:t>
      </w:r>
      <w:r w:rsidRPr="00D01811">
        <w:t xml:space="preserve"> Clin Oral Implants Res, 1997. </w:t>
      </w:r>
      <w:r w:rsidRPr="00D01811">
        <w:rPr>
          <w:b/>
        </w:rPr>
        <w:t>8</w:t>
      </w:r>
      <w:r w:rsidRPr="00D01811">
        <w:t>(5): p. 427-33.</w:t>
      </w:r>
    </w:p>
    <w:p w:rsidR="00D01811" w:rsidRPr="00D01811" w:rsidRDefault="00D01811" w:rsidP="00D01811">
      <w:pPr>
        <w:pStyle w:val="EndNoteBibliography"/>
        <w:spacing w:after="0"/>
        <w:ind w:left="720" w:hanging="720"/>
      </w:pPr>
      <w:r w:rsidRPr="00D01811">
        <w:t>27.</w:t>
      </w:r>
      <w:r w:rsidRPr="00D01811">
        <w:tab/>
        <w:t xml:space="preserve">González-Serrano, J., et al., </w:t>
      </w:r>
      <w:r w:rsidRPr="00D01811">
        <w:rPr>
          <w:i/>
        </w:rPr>
        <w:t>Short-term efficacy of a gel containing propolis extract, nanovitamin C and nanovitamin E on peri-implant mucositis: A double-blind, randomized, clinical trial.</w:t>
      </w:r>
      <w:r w:rsidRPr="00D01811">
        <w:t xml:space="preserve"> J Periodontal Res, 2021.</w:t>
      </w:r>
    </w:p>
    <w:p w:rsidR="00D01811" w:rsidRPr="00D01811" w:rsidRDefault="00D01811" w:rsidP="00D01811">
      <w:pPr>
        <w:pStyle w:val="EndNoteBibliography"/>
        <w:ind w:left="720" w:hanging="720"/>
      </w:pPr>
      <w:r w:rsidRPr="00D01811">
        <w:t>28.</w:t>
      </w:r>
      <w:r w:rsidRPr="00D01811">
        <w:tab/>
        <w:t xml:space="preserve">Schlee, M., et al., </w:t>
      </w:r>
      <w:r w:rsidRPr="00D01811">
        <w:rPr>
          <w:i/>
        </w:rPr>
        <w:t>Treatment of Peri-implantitis-Electrolytic Cleaning Versus Mechanical and Electrolytic Cleaning-A Randomized Controlled Clinical Trial-Six-Month Results.</w:t>
      </w:r>
      <w:r w:rsidRPr="00D01811">
        <w:t xml:space="preserve"> J Clin Med, 2019. </w:t>
      </w:r>
      <w:r w:rsidRPr="00D01811">
        <w:rPr>
          <w:b/>
        </w:rPr>
        <w:t>8</w:t>
      </w:r>
      <w:r w:rsidRPr="00D01811">
        <w:t>(11).</w:t>
      </w:r>
    </w:p>
    <w:p w:rsidR="00326FD2" w:rsidRDefault="00DB0517">
      <w:r>
        <w:lastRenderedPageBreak/>
        <w:fldChar w:fldCharType="end"/>
      </w:r>
    </w:p>
    <w:sectPr w:rsidR="00326FD2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td2xfpnssx5derepup5ffvf5r2vsrsz0a9&quot;&gt;SR LITELINIEN&lt;record-ids&gt;&lt;item&gt;5&lt;/item&gt;&lt;item&gt;92&lt;/item&gt;&lt;/record-ids&gt;&lt;/item&gt;&lt;/Libraries&gt;"/>
  </w:docVars>
  <w:rsids>
    <w:rsidRoot w:val="00326FD2"/>
    <w:rsid w:val="001D11F6"/>
    <w:rsid w:val="00326FD2"/>
    <w:rsid w:val="00520457"/>
    <w:rsid w:val="00812CF1"/>
    <w:rsid w:val="00D01811"/>
    <w:rsid w:val="00D54D0D"/>
    <w:rsid w:val="00DB05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0E482156-873B-42D0-A5BF-685583A3D4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rsid w:val="00326FD2"/>
    <w:pPr>
      <w:spacing w:after="0" w:line="240" w:lineRule="auto"/>
    </w:pPr>
    <w:rPr>
      <w:rFonts w:eastAsia="DengXian"/>
      <w:szCs w:val="20"/>
      <w:lang w:val="en-US" w:eastAsia="zh-CN" w:bidi="hi-I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Standard"/>
    <w:link w:val="EndNoteBibliographyTitleZchn"/>
    <w:rsid w:val="00DB0517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DB0517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DB0517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DB0517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989</Words>
  <Characters>6234</Characters>
  <Application>Microsoft Office Word</Application>
  <DocSecurity>0</DocSecurity>
  <Lines>51</Lines>
  <Paragraphs>1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Carolinum gGmbH</Company>
  <LinksUpToDate>false</LinksUpToDate>
  <CharactersWithSpaces>72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usra Ramanauskaite</dc:creator>
  <cp:keywords/>
  <dc:description/>
  <cp:lastModifiedBy>Ausra Ramanauskaite</cp:lastModifiedBy>
  <cp:revision>4</cp:revision>
  <dcterms:created xsi:type="dcterms:W3CDTF">2021-04-27T13:08:00Z</dcterms:created>
  <dcterms:modified xsi:type="dcterms:W3CDTF">2021-05-21T13:16:00Z</dcterms:modified>
</cp:coreProperties>
</file>